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r w:rsidRPr="00C3171B">
        <w:rPr>
          <w:rFonts w:ascii="Times New Roman" w:eastAsia="Times New Roman" w:hAnsi="Times New Roman" w:cs="Times New Roman"/>
          <w:bCs/>
          <w:sz w:val="24"/>
          <w:szCs w:val="24"/>
        </w:rPr>
        <w:t>Fule</w:t>
      </w:r>
      <w:commentRangeEnd w:id="5"/>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Populus fremontii</w:t>
      </w:r>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Salix goodingii</w:t>
      </w:r>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Empidonax traillii extimus</w:t>
      </w:r>
      <w:r w:rsidRPr="00C3171B">
        <w:rPr>
          <w:rFonts w:ascii="Times New Roman" w:eastAsia="Times New Roman" w:hAnsi="Times New Roman" w:cs="Times New Roman"/>
          <w:sz w:val="24"/>
          <w:szCs w:val="24"/>
        </w:rPr>
        <w:t>) and Yellow billed cuckoo (</w:t>
      </w:r>
      <w:r w:rsidRPr="00C3171B">
        <w:rPr>
          <w:rFonts w:ascii="Times New Roman" w:eastAsia="Times New Roman" w:hAnsi="Times New Roman" w:cs="Times New Roman"/>
          <w:i/>
          <w:sz w:val="24"/>
          <w:szCs w:val="24"/>
        </w:rPr>
        <w:t xml:space="preserve">Coccyzus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0AF665EC" w14:textId="1A28C052" w:rsidR="00473C26" w:rsidRPr="00C3171B" w:rsidRDefault="00473C26">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Seedling size</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in CooRecorder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CooRecorder</w:t>
      </w:r>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Cdendro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Dated and scanned cores are saved as a .RWL file and uploaded into Cdendro</w:t>
      </w:r>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dplR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dPLR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r</w:t>
      </w:r>
      <w:r w:rsidR="002C17F8" w:rsidRPr="00C3171B">
        <w:rPr>
          <w:rFonts w:ascii="Times New Roman" w:eastAsia="Times New Roman" w:hAnsi="Times New Roman" w:cs="Times New Roman"/>
          <w:sz w:val="24"/>
          <w:szCs w:val="24"/>
        </w:rPr>
        <w:t>squared</w:t>
      </w:r>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CooRecorder and</w:t>
      </w:r>
      <w:r w:rsidRPr="00C3171B">
        <w:rPr>
          <w:rFonts w:ascii="Times New Roman" w:eastAsia="Times New Roman" w:hAnsi="Times New Roman" w:cs="Times New Roman"/>
          <w:sz w:val="24"/>
          <w:szCs w:val="24"/>
        </w:rPr>
        <w:t xml:space="preserve"> Cybis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0E8BE2" w14:textId="77777777" w:rsidR="00DA1CD1" w:rsidRDefault="00DA1CD1" w:rsidP="0092233A">
      <w:pPr>
        <w:spacing w:line="240" w:lineRule="auto"/>
      </w:pPr>
      <w:r>
        <w:separator/>
      </w:r>
    </w:p>
  </w:endnote>
  <w:endnote w:type="continuationSeparator" w:id="0">
    <w:p w14:paraId="27E8E319" w14:textId="77777777" w:rsidR="00DA1CD1" w:rsidRDefault="00DA1CD1"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9B78E1" w14:textId="77777777" w:rsidR="00DA1CD1" w:rsidRDefault="00DA1CD1" w:rsidP="0092233A">
      <w:pPr>
        <w:spacing w:line="240" w:lineRule="auto"/>
      </w:pPr>
      <w:r>
        <w:separator/>
      </w:r>
    </w:p>
  </w:footnote>
  <w:footnote w:type="continuationSeparator" w:id="0">
    <w:p w14:paraId="125F8E66" w14:textId="77777777" w:rsidR="00DA1CD1" w:rsidRDefault="00DA1CD1"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10F6"/>
    <w:rsid w:val="00432D15"/>
    <w:rsid w:val="0045416B"/>
    <w:rsid w:val="00465BEB"/>
    <w:rsid w:val="00472D03"/>
    <w:rsid w:val="00473C26"/>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C2937"/>
    <w:rsid w:val="009E2265"/>
    <w:rsid w:val="009F59F3"/>
    <w:rsid w:val="00A03AFB"/>
    <w:rsid w:val="00A64C8F"/>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1CD1"/>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36</TotalTime>
  <Pages>16</Pages>
  <Words>5671</Words>
  <Characters>3232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3</cp:revision>
  <dcterms:created xsi:type="dcterms:W3CDTF">2024-03-02T14:34:00Z</dcterms:created>
  <dcterms:modified xsi:type="dcterms:W3CDTF">2024-09-0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